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49424E77"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017694D0" w:rsidR="00F73B7D" w:rsidRPr="00741FA6"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EC276D">
        <w:t xml:space="preserve">mean of </w:t>
      </w:r>
      <w:r w:rsidR="00EC276D" w:rsidRPr="00BB6EFB">
        <w:t xml:space="preserve">0.19 </w:t>
      </w:r>
      <w:r w:rsidR="00EC276D">
        <w:t xml:space="preserve">(95% CI: 0.15, 0.25) </w:t>
      </w:r>
      <w:r w:rsidR="0001515D">
        <w:t xml:space="preserve">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741FA6">
        <w:rPr>
          <w:color w:val="000000" w:themeColor="text1"/>
        </w:rPr>
        <w:t>.</w:t>
      </w:r>
      <w:r w:rsidR="00841A64" w:rsidRPr="00741FA6">
        <w:rPr>
          <w:color w:val="000000" w:themeColor="text1"/>
        </w:rPr>
        <w:t xml:space="preserve"> </w:t>
      </w:r>
      <w:r w:rsidR="008740AE" w:rsidRPr="00741FA6">
        <w:rPr>
          <w:color w:val="000000" w:themeColor="text1"/>
        </w:rPr>
        <w:t>H</w:t>
      </w:r>
      <w:r w:rsidR="00841A64" w:rsidRPr="00741FA6">
        <w:rPr>
          <w:color w:val="000000" w:themeColor="text1"/>
        </w:rPr>
        <w:t xml:space="preserve">ealth impact </w:t>
      </w:r>
      <w:r w:rsidR="00227D90" w:rsidRPr="00741FA6">
        <w:rPr>
          <w:color w:val="000000" w:themeColor="text1"/>
        </w:rPr>
        <w:t>assessments</w:t>
      </w:r>
      <w:r w:rsidR="00841A64" w:rsidRPr="00741FA6">
        <w:rPr>
          <w:color w:val="000000" w:themeColor="text1"/>
        </w:rPr>
        <w:t xml:space="preserve"> of NDVI and all-cause mortality have </w:t>
      </w:r>
      <w:r w:rsidR="008740AE" w:rsidRPr="00741FA6">
        <w:rPr>
          <w:color w:val="000000" w:themeColor="text1"/>
        </w:rPr>
        <w:t>largely been conducted in European and North American cities, where we found NDVI was generally higher and more stable</w:t>
      </w:r>
      <w:r w:rsidR="00841A64" w:rsidRPr="00741FA6">
        <w:rPr>
          <w:color w:val="000000" w:themeColor="text1"/>
        </w:rPr>
        <w:t xml:space="preserve">. Our results highlight large </w:t>
      </w:r>
      <w:r w:rsidR="009E4029" w:rsidRPr="00741FA6">
        <w:rPr>
          <w:color w:val="000000" w:themeColor="text1"/>
        </w:rPr>
        <w:t>heterogeneity</w:t>
      </w:r>
      <w:r w:rsidR="00841A64" w:rsidRPr="00741FA6">
        <w:rPr>
          <w:color w:val="000000" w:themeColor="text1"/>
        </w:rPr>
        <w:t xml:space="preserve"> in urban greenspace </w:t>
      </w:r>
      <w:r w:rsidR="001507B3" w:rsidRPr="00741FA6">
        <w:rPr>
          <w:color w:val="000000" w:themeColor="text1"/>
        </w:rPr>
        <w:t xml:space="preserve">extent and variability </w:t>
      </w:r>
      <w:r w:rsidR="00227D90" w:rsidRPr="00741FA6">
        <w:rPr>
          <w:color w:val="000000" w:themeColor="text1"/>
        </w:rPr>
        <w:t>across global cities</w:t>
      </w:r>
      <w:r w:rsidR="00841A64" w:rsidRPr="00741FA6">
        <w:rPr>
          <w:color w:val="000000" w:themeColor="text1"/>
        </w:rPr>
        <w:t xml:space="preserve"> and the </w:t>
      </w:r>
      <w:r w:rsidR="00BE3370" w:rsidRPr="00741FA6">
        <w:rPr>
          <w:color w:val="000000" w:themeColor="text1"/>
        </w:rPr>
        <w:t>importance of characterizing</w:t>
      </w:r>
      <w:r w:rsidR="00841A64" w:rsidRPr="00741FA6">
        <w:rPr>
          <w:color w:val="000000" w:themeColor="text1"/>
        </w:rPr>
        <w:t xml:space="preserve"> the </w:t>
      </w:r>
      <w:r w:rsidR="008740AE" w:rsidRPr="00741FA6">
        <w:rPr>
          <w:color w:val="000000" w:themeColor="text1"/>
        </w:rPr>
        <w:t xml:space="preserve">relationship between </w:t>
      </w:r>
      <w:r w:rsidR="00841A64" w:rsidRPr="00741FA6">
        <w:rPr>
          <w:color w:val="000000" w:themeColor="text1"/>
        </w:rPr>
        <w:t xml:space="preserve">health </w:t>
      </w:r>
      <w:r w:rsidR="008740AE" w:rsidRPr="00741FA6">
        <w:rPr>
          <w:color w:val="000000" w:themeColor="text1"/>
        </w:rPr>
        <w:t>and</w:t>
      </w:r>
      <w:r w:rsidR="00841A64" w:rsidRPr="00741FA6">
        <w:rPr>
          <w:color w:val="000000" w:themeColor="text1"/>
        </w:rPr>
        <w:t xml:space="preserve"> NDVI </w:t>
      </w:r>
      <w:r w:rsidR="001507B3" w:rsidRPr="00741FA6">
        <w:rPr>
          <w:color w:val="000000" w:themeColor="text1"/>
        </w:rPr>
        <w:t>in more diverse contexts</w:t>
      </w:r>
      <w:r w:rsidR="00227D90" w:rsidRPr="00741FA6">
        <w:rPr>
          <w:color w:val="000000" w:themeColor="text1"/>
        </w:rPr>
        <w:t>.</w:t>
      </w:r>
      <w:r w:rsidR="00841A64" w:rsidRPr="00741FA6">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741FA6">
        <w:rPr>
          <w:color w:val="000000" w:themeColor="text1"/>
          <w:shd w:val="clear" w:color="auto" w:fill="FFFFFF"/>
        </w:rPr>
        <w:t>While</w:t>
      </w:r>
      <w:r w:rsidR="00751D10" w:rsidRPr="00741FA6">
        <w:rPr>
          <w:color w:val="000000" w:themeColor="text1"/>
          <w:shd w:val="clear" w:color="auto" w:fill="FFFFFF"/>
        </w:rPr>
        <w:t xml:space="preserve"> cities are responsible for over 80% of global greenhouse gas emissions</w:t>
      </w:r>
      <w:r w:rsidR="00836CE4" w:rsidRPr="00741FA6">
        <w:rPr>
          <w:color w:val="000000" w:themeColor="text1"/>
          <w:shd w:val="clear" w:color="auto" w:fill="FFFFFF"/>
        </w:rPr>
        <w:t>,</w:t>
      </w:r>
      <w:r w:rsidR="00751D10"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741FA6">
        <w:rPr>
          <w:color w:val="000000" w:themeColor="text1"/>
          <w:shd w:val="clear" w:color="auto" w:fill="FFFFFF"/>
        </w:rPr>
        <w:fldChar w:fldCharType="separate"/>
      </w:r>
      <w:r w:rsidR="007B4DCE" w:rsidRPr="00741FA6">
        <w:rPr>
          <w:color w:val="000000" w:themeColor="text1"/>
          <w:vertAlign w:val="superscript"/>
        </w:rPr>
        <w:t>2</w:t>
      </w:r>
      <w:r w:rsidR="00751D10" w:rsidRPr="00741FA6">
        <w:rPr>
          <w:color w:val="000000" w:themeColor="text1"/>
          <w:shd w:val="clear" w:color="auto" w:fill="FFFFFF"/>
        </w:rPr>
        <w:fldChar w:fldCharType="end"/>
      </w:r>
      <w:r w:rsidR="001C57B1" w:rsidRPr="00741FA6">
        <w:rPr>
          <w:color w:val="000000" w:themeColor="text1"/>
          <w:shd w:val="clear" w:color="auto" w:fill="FFFFFF"/>
        </w:rPr>
        <w:t xml:space="preserve"> emissions per capita</w:t>
      </w:r>
      <w:r w:rsidR="00F06C1D" w:rsidRPr="00741FA6">
        <w:rPr>
          <w:color w:val="000000" w:themeColor="text1"/>
          <w:shd w:val="clear" w:color="auto" w:fill="FFFFFF"/>
        </w:rPr>
        <w:t xml:space="preserve"> in developed nations</w:t>
      </w:r>
      <w:r w:rsidR="001C57B1" w:rsidRPr="00741FA6">
        <w:rPr>
          <w:color w:val="000000" w:themeColor="text1"/>
          <w:shd w:val="clear" w:color="auto" w:fill="FFFFFF"/>
        </w:rPr>
        <w:t xml:space="preserve"> tend to be lower in cities than in less dense communities</w:t>
      </w:r>
      <w:r w:rsidR="00205BBE" w:rsidRPr="00741FA6">
        <w:rPr>
          <w:color w:val="000000" w:themeColor="text1"/>
          <w:shd w:val="clear" w:color="auto" w:fill="FFFFFF"/>
        </w:rPr>
        <w:t xml:space="preserve"> due to more efficient</w:t>
      </w:r>
      <w:r w:rsidR="00DB1587" w:rsidRPr="00741FA6">
        <w:rPr>
          <w:color w:val="000000" w:themeColor="text1"/>
          <w:shd w:val="clear" w:color="auto" w:fill="FFFFFF"/>
        </w:rPr>
        <w:t xml:space="preserve"> </w:t>
      </w:r>
      <w:r w:rsidR="00205BBE" w:rsidRPr="00741FA6">
        <w:rPr>
          <w:color w:val="000000" w:themeColor="text1"/>
          <w:shd w:val="clear" w:color="auto" w:fill="FFFFFF"/>
        </w:rPr>
        <w:t xml:space="preserve">transportation, </w:t>
      </w:r>
      <w:r w:rsidR="00DB1587" w:rsidRPr="00741FA6">
        <w:rPr>
          <w:color w:val="000000" w:themeColor="text1"/>
          <w:shd w:val="clear" w:color="auto" w:fill="FFFFFF"/>
        </w:rPr>
        <w:t>energy production</w:t>
      </w:r>
      <w:r w:rsidR="00205BBE" w:rsidRPr="00741FA6">
        <w:rPr>
          <w:color w:val="000000" w:themeColor="text1"/>
          <w:shd w:val="clear" w:color="auto" w:fill="FFFFFF"/>
        </w:rPr>
        <w:t>, and</w:t>
      </w:r>
      <w:r w:rsidR="00DB1587" w:rsidRPr="00741FA6">
        <w:rPr>
          <w:color w:val="000000" w:themeColor="text1"/>
          <w:shd w:val="clear" w:color="auto" w:fill="FFFFFF"/>
        </w:rPr>
        <w:t xml:space="preserve"> land use</w:t>
      </w:r>
      <w:r w:rsidR="00FD73CF" w:rsidRPr="00741FA6">
        <w:rPr>
          <w:color w:val="000000" w:themeColor="text1"/>
          <w:shd w:val="clear" w:color="auto" w:fill="FFFFFF"/>
        </w:rPr>
        <w:t>.</w:t>
      </w:r>
      <w:r w:rsidR="003B1DDA"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741FA6">
        <w:rPr>
          <w:color w:val="000000" w:themeColor="text1"/>
          <w:shd w:val="clear" w:color="auto" w:fill="FFFFFF"/>
        </w:rPr>
        <w:fldChar w:fldCharType="separate"/>
      </w:r>
      <w:r w:rsidR="007B4DCE" w:rsidRPr="00741FA6">
        <w:rPr>
          <w:color w:val="000000" w:themeColor="text1"/>
          <w:vertAlign w:val="superscript"/>
        </w:rPr>
        <w:t>3</w:t>
      </w:r>
      <w:r w:rsidR="003B1DDA" w:rsidRPr="00741FA6">
        <w:rPr>
          <w:color w:val="000000" w:themeColor="text1"/>
          <w:shd w:val="clear" w:color="auto" w:fill="FFFFFF"/>
        </w:rPr>
        <w:fldChar w:fldCharType="end"/>
      </w:r>
      <w:r w:rsidR="001C57B1" w:rsidRPr="00741FA6">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5EF57145"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ED7F58">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42628212"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4A070357"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CD5550">
        <w:t>exposure response function</w:t>
      </w:r>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69001DC9"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2C11BE28"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r w:rsidR="00EC2502">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t>
      </w:r>
      <w:r w:rsidR="005E2A24">
        <w:t>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53EB291E" w:rsidR="00E32FAA" w:rsidRPr="00E32FAA" w:rsidRDefault="00435EC8" w:rsidP="00741FA6">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6456D2AF" w:rsidR="00E32FAA" w:rsidRPr="00741FA6" w:rsidRDefault="00E32FAA" w:rsidP="00741FA6">
      <w:pPr>
        <w:pStyle w:val="NormalWeb"/>
        <w:spacing w:before="240" w:beforeAutospacing="0" w:after="240" w:afterAutospacing="0"/>
        <w:rPr>
          <w:i/>
        </w:rPr>
      </w:pPr>
      <w:r w:rsidRPr="00E32FAA">
        <w:t xml:space="preserve">We </w:t>
      </w:r>
      <w:r>
        <w:t>sum</w:t>
      </w:r>
      <w:r w:rsidR="005C2AF3">
        <w:t>med</w:t>
      </w:r>
      <w:r>
        <w:t xml:space="preserve"> </w:t>
      </w:r>
      <w:r w:rsidR="003D06C1">
        <w:t xml:space="preserve">the product of </w:t>
      </w:r>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r w:rsidR="003D06C1">
        <w:t xml:space="preserve"> across each 100m pixel (</w:t>
      </w:r>
      <w:proofErr w:type="spellStart"/>
      <w:r w:rsidR="003D06C1">
        <w:t>i</w:t>
      </w:r>
      <w:proofErr w:type="spellEnd"/>
      <w:r w:rsidR="003D06C1">
        <w:t xml:space="preserve">) within the urban boundary to </w:t>
      </w:r>
      <w:r w:rsidR="003D06C1" w:rsidRPr="00E32FAA">
        <w:t xml:space="preserve">calculate the </w:t>
      </w:r>
      <w:r w:rsidR="003D06C1">
        <w:t xml:space="preserve">city change in </w:t>
      </w:r>
      <w:r w:rsidR="003D06C1" w:rsidRPr="00E32FAA">
        <w:t>annual greenspace related mortality (</w:t>
      </w:r>
      <m:oMath>
        <m:r>
          <w:rPr>
            <w:rFonts w:ascii="Cambria Math" w:hAnsi="Cambria Math"/>
          </w:rPr>
          <m:t>Δmortality</m:t>
        </m:r>
      </m:oMath>
      <w:r w:rsidR="003D06C1" w:rsidRPr="00E32FAA">
        <w:t>)</w:t>
      </w:r>
      <w:r w:rsidRPr="00E32FAA">
        <w:t>.</w:t>
      </w:r>
      <w:r>
        <w:t xml:space="preserve"> </w:t>
      </w:r>
      <w:r w:rsidR="00C92231" w:rsidRPr="00741FA6">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741FA6">
        <w:rPr>
          <w:color w:val="000000" w:themeColor="text1"/>
        </w:rPr>
        <w:fldChar w:fldCharType="begin"/>
      </w:r>
      <w:r w:rsidR="00C92231" w:rsidRPr="00741FA6">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6</w:t>
      </w:r>
      <w:r w:rsidR="00C92231" w:rsidRPr="00741FA6">
        <w:rPr>
          <w:color w:val="000000" w:themeColor="text1"/>
        </w:rPr>
        <w:fldChar w:fldCharType="end"/>
      </w:r>
      <w:r w:rsidR="00C92231" w:rsidRPr="00741FA6">
        <w:rPr>
          <w:color w:val="000000" w:themeColor="text1"/>
        </w:rPr>
        <w:t xml:space="preserve"> and increased physical activity among children and adolescents</w:t>
      </w:r>
      <w:r w:rsidR="00C92231" w:rsidRPr="00741FA6">
        <w:rPr>
          <w:color w:val="000000" w:themeColor="text1"/>
        </w:rPr>
        <w:fldChar w:fldCharType="begin"/>
      </w:r>
      <w:r w:rsidR="00C92231" w:rsidRPr="00741FA6">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6</w:t>
      </w:r>
      <w:r w:rsidR="00C92231" w:rsidRPr="00741FA6">
        <w:rPr>
          <w:color w:val="000000" w:themeColor="text1"/>
        </w:rPr>
        <w:fldChar w:fldCharType="end"/>
      </w:r>
      <w:r w:rsidR="00C92231" w:rsidRPr="00741FA6">
        <w:rPr>
          <w:color w:val="000000" w:themeColor="text1"/>
        </w:rPr>
        <w:t>, and a large national study found that higher NDVI was associated with decreased risk of infant and under-5 mortality.</w:t>
      </w:r>
      <w:r w:rsidR="00C92231" w:rsidRPr="00741FA6">
        <w:rPr>
          <w:color w:val="000000" w:themeColor="text1"/>
        </w:rPr>
        <w:fldChar w:fldCharType="begin"/>
      </w:r>
      <w:r w:rsidR="00C92231" w:rsidRPr="00741FA6">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7</w:t>
      </w:r>
      <w:r w:rsidR="00C92231" w:rsidRPr="00741FA6">
        <w:rPr>
          <w:color w:val="000000" w:themeColor="text1"/>
        </w:rPr>
        <w:fldChar w:fldCharType="end"/>
      </w:r>
    </w:p>
    <w:p w14:paraId="3DDDFDB0" w14:textId="71DD7C6E" w:rsidR="005A1DF9"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033A51E3" w14:textId="5B998C69" w:rsidR="005A1DF9" w:rsidRPr="005A1DF9" w:rsidRDefault="005A1DF9" w:rsidP="00825A98">
      <w:pPr>
        <w:rPr>
          <w:i/>
          <w:iCs/>
        </w:rPr>
      </w:pPr>
      <w:r>
        <w:rPr>
          <w:i/>
          <w:iCs/>
        </w:rPr>
        <w:lastRenderedPageBreak/>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58FB87A3" w:rsidR="00083DB1"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53BEB56A" w:rsidR="00222625" w:rsidRPr="00E150CA" w:rsidRDefault="00222625" w:rsidP="00551D54">
      <w:pPr>
        <w:rPr>
          <w:b/>
          <w:bCs/>
        </w:rPr>
      </w:pPr>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9"/>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4B6EB4B0" w:rsidR="00ED662B" w:rsidRDefault="00BF7C36" w:rsidP="00551D54">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083DCD71" w14:textId="325C0E36"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7800012D"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Köppen-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0C0F4B17"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165473">
        <w:t>d</w:t>
      </w:r>
      <w:r w:rsidR="005F0ECE">
        <w:t xml:space="preserve"> increases in NDVI across the time periods and more associated deaths in areas where NDVI decreased</w:t>
      </w:r>
      <w:r w:rsidR="00BE60DF">
        <w:t xml:space="preserve"> (Fig. 5A</w:t>
      </w:r>
      <w:r w:rsidR="00370984">
        <w:t xml:space="preserve"> &amp; 5B</w:t>
      </w:r>
      <w:r w:rsidR="00BE60DF">
        <w:t>)</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780EEA">
        <w:t xml:space="preserve">Due to several city outliers with large increases in urban greenspace, </w:t>
      </w:r>
      <w:r w:rsidR="00085466">
        <w:t>Eastern Europe had the largest mean reductions in deaths, with an estimated average of 7.05 (95%</w:t>
      </w:r>
      <w:r w:rsidR="00616FAE">
        <w:t xml:space="preserve"> </w:t>
      </w:r>
      <w:r w:rsidR="00085466">
        <w:t xml:space="preserve">CI: 5.14, 11.00) avoided deaths per 100,000.  </w:t>
      </w:r>
      <w:r>
        <w:t xml:space="preserve">Eastern Asia had a </w:t>
      </w:r>
      <w:r w:rsidR="00B75AD6">
        <w:t xml:space="preserve">mean </w:t>
      </w:r>
      <w:r>
        <w:t xml:space="preserve">reduction of </w:t>
      </w:r>
      <w:r w:rsidR="00DD7A8E">
        <w:t>4.</w:t>
      </w:r>
      <w:r w:rsidR="00B75AD6">
        <w:t>18</w:t>
      </w:r>
      <w:r w:rsidR="00DD7A8E">
        <w:t xml:space="preserve"> (</w:t>
      </w:r>
      <w:r w:rsidR="00B75AD6">
        <w:t>95% CI: 2.70, 7.33</w:t>
      </w:r>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r w:rsidR="00DD7A8E">
        <w:t xml:space="preserve"> (</w:t>
      </w:r>
      <w:r w:rsidR="00B75AD6">
        <w:t>95%</w:t>
      </w:r>
      <w:r w:rsidR="00E57E5E">
        <w:t xml:space="preserve"> </w:t>
      </w:r>
      <w:r w:rsidR="00B75AD6">
        <w:t>CI: 2.17, 6.03</w:t>
      </w:r>
      <w:r w:rsidR="00DD7A8E">
        <w:t>)</w:t>
      </w:r>
      <w:r>
        <w:t xml:space="preserve"> and </w:t>
      </w:r>
      <w:r w:rsidR="00B75AD6">
        <w:t>4.58</w:t>
      </w:r>
      <w:r w:rsidR="00DD7A8E">
        <w:t xml:space="preserve"> (</w:t>
      </w:r>
      <w:r w:rsidR="00B75AD6">
        <w:t>95% CI: 2.99, 7.93</w:t>
      </w:r>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3,</w:t>
      </w:r>
      <w:r w:rsidR="008A51B6">
        <w:t>300</w:t>
      </w:r>
      <w:r w:rsidR="00B75AD6">
        <w:t>, 36,</w:t>
      </w:r>
      <w:r w:rsidR="008A51B6">
        <w:t>100</w:t>
      </w:r>
      <w:r w:rsidR="00B75AD6">
        <w:t xml:space="preserve">) across all cities. Sub-Saharan Africa has the greatest </w:t>
      </w:r>
      <w:r w:rsidR="001821A1">
        <w:t xml:space="preserve">absolute </w:t>
      </w:r>
      <w:r w:rsidR="00B75AD6">
        <w:t>health burden from urban greenspace changes, with a total of 9,1</w:t>
      </w:r>
      <w:r w:rsidR="008A51B6">
        <w:t>00</w:t>
      </w:r>
      <w:r w:rsidR="00B75AD6">
        <w:t xml:space="preserve"> more deaths (95% CI: </w:t>
      </w:r>
      <w:r w:rsidR="008A51B6">
        <w:t>6,000</w:t>
      </w:r>
      <w:r w:rsidR="00B75AD6">
        <w:t>, 15</w:t>
      </w:r>
      <w:r w:rsidR="008A51B6">
        <w:t>,</w:t>
      </w:r>
      <w:r w:rsidR="00B75AD6">
        <w:t>80</w:t>
      </w:r>
      <w:r w:rsidR="008A51B6">
        <w:t>0</w:t>
      </w:r>
      <w:r w:rsidR="00B75AD6">
        <w:t xml:space="preserve">). </w:t>
      </w:r>
    </w:p>
    <w:p w14:paraId="57051E70" w14:textId="7F1415BB" w:rsidR="005C0060" w:rsidRDefault="005C0060" w:rsidP="00346FF4"/>
    <w:p w14:paraId="5ABED03B" w14:textId="1C7B316D" w:rsidR="00346FF4" w:rsidRDefault="000030D9" w:rsidP="00346FF4">
      <w:r>
        <w:t xml:space="preserve">We also considered </w:t>
      </w:r>
      <w:r w:rsidR="00B47F84">
        <w:t>NDVI-associated mortality changes by climate classification</w:t>
      </w:r>
      <w:r w:rsidR="00370984">
        <w:t xml:space="preserve"> (Fig. 5C &amp;5D)</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0</w:t>
      </w:r>
      <w:r w:rsidR="002D71DD">
        <w:t>9 (95% CI: 0.60, 1.55)</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w:t>
      </w:r>
      <w:r w:rsidR="00370984">
        <w:t>.</w:t>
      </w:r>
      <w:r w:rsidR="001F396A">
        <w:t xml:space="preserve"> </w:t>
      </w:r>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 xml:space="preserve">(95% CI: 0.45, 1.32)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75, 4.60)</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88, 7.31)</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2</w:t>
      </w:r>
      <w:r w:rsidR="008A51B6">
        <w:t>5</w:t>
      </w:r>
      <w:r w:rsidR="00EC4809">
        <w:t>,</w:t>
      </w:r>
      <w:r w:rsidR="008A51B6">
        <w:t>000</w:t>
      </w:r>
      <w:r w:rsidR="00EC4809">
        <w:t xml:space="preserve"> fewer- 16,</w:t>
      </w:r>
      <w:r w:rsidR="008A51B6">
        <w:t>600</w:t>
      </w:r>
      <w:r w:rsidR="00EC4809">
        <w:t xml:space="preserve"> more)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7,30</w:t>
      </w:r>
      <w:r w:rsidR="008A51B6">
        <w:t>0</w:t>
      </w:r>
      <w:r w:rsidR="009D4513">
        <w:t>, 10,9</w:t>
      </w:r>
      <w:r w:rsidR="008A51B6">
        <w:t>00</w:t>
      </w:r>
      <w:r w:rsidR="009D4513">
        <w:t>) fewer deaths, while tropical cities had the greatest increases (17,3</w:t>
      </w:r>
      <w:r w:rsidR="008A51B6">
        <w:t>00</w:t>
      </w:r>
      <w:r w:rsidR="009D4513">
        <w:t>, 95% CI: 11,30</w:t>
      </w:r>
      <w:r w:rsidR="008A51B6">
        <w:t>0</w:t>
      </w:r>
      <w:r w:rsidR="009D4513">
        <w:t>, 29,8</w:t>
      </w:r>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r w:rsidR="0012232D">
        <w:t>6</w:t>
      </w:r>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1CC8D35"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2263ED3B"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29E7D42" w:rsidR="009F0F64" w:rsidRPr="00741FA6"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741FA6">
        <w:rPr>
          <w:color w:val="000000" w:themeColor="text1"/>
        </w:rPr>
        <w:lastRenderedPageBreak/>
        <w:t>fewer deaths per 100,000</w:t>
      </w:r>
      <w:r w:rsidR="00924544" w:rsidRPr="00741FA6">
        <w:rPr>
          <w:color w:val="000000" w:themeColor="text1"/>
        </w:rPr>
        <w:t xml:space="preserve"> (range: </w:t>
      </w:r>
      <w:r w:rsidR="00AC46B6" w:rsidRPr="00741FA6">
        <w:rPr>
          <w:color w:val="000000" w:themeColor="text1"/>
        </w:rPr>
        <w:t>24.44</w:t>
      </w:r>
      <w:r w:rsidR="00924544" w:rsidRPr="00741FA6">
        <w:rPr>
          <w:color w:val="000000" w:themeColor="text1"/>
        </w:rPr>
        <w:t xml:space="preserve"> fewer to </w:t>
      </w:r>
      <w:r w:rsidR="00AC46B6" w:rsidRPr="00741FA6">
        <w:rPr>
          <w:color w:val="000000" w:themeColor="text1"/>
        </w:rPr>
        <w:t>13.75</w:t>
      </w:r>
      <w:r w:rsidR="00924544" w:rsidRPr="00741FA6">
        <w:rPr>
          <w:color w:val="000000" w:themeColor="text1"/>
        </w:rPr>
        <w:t xml:space="preserve"> more)</w:t>
      </w:r>
      <w:r w:rsidR="00103044" w:rsidRPr="00741FA6">
        <w:rPr>
          <w:color w:val="000000" w:themeColor="text1"/>
        </w:rPr>
        <w:t>.</w:t>
      </w:r>
      <w:r w:rsidR="00DD427C" w:rsidRPr="00741FA6">
        <w:rPr>
          <w:color w:val="000000" w:themeColor="text1"/>
        </w:rPr>
        <w:t xml:space="preserve"> Though we included the total population rather than restricting to adults,</w:t>
      </w:r>
      <w:r w:rsidR="006D1DC3" w:rsidRPr="00741FA6">
        <w:rPr>
          <w:color w:val="000000" w:themeColor="text1"/>
        </w:rPr>
        <w:t xml:space="preserve"> European cities experienced both positive and negative changes in NDVI over the study period, </w:t>
      </w:r>
      <w:r w:rsidR="00DD427C" w:rsidRPr="00741FA6">
        <w:rPr>
          <w:color w:val="000000" w:themeColor="text1"/>
        </w:rPr>
        <w:t>resulting in health estimates that were</w:t>
      </w:r>
      <w:r w:rsidR="006D1DC3" w:rsidRPr="00741FA6">
        <w:rPr>
          <w:color w:val="000000" w:themeColor="text1"/>
        </w:rPr>
        <w:t xml:space="preserve"> smaller in magnitude than those found by Barboza et al.</w:t>
      </w:r>
      <w:r w:rsidR="00DD427C" w:rsidRPr="00741FA6">
        <w:rPr>
          <w:color w:val="000000" w:themeColor="text1"/>
        </w:rPr>
        <w:t xml:space="preserve"> Our use of total population may overestimate the health benefits of increased greenspace and health losses from decreases.</w:t>
      </w:r>
    </w:p>
    <w:p w14:paraId="078C4639" w14:textId="7FEDD242" w:rsidR="00507D1B" w:rsidRPr="00741FA6" w:rsidRDefault="00E445DA" w:rsidP="00551D54">
      <w:pPr>
        <w:rPr>
          <w:color w:val="000000" w:themeColor="text1"/>
        </w:rPr>
      </w:pPr>
      <w:r w:rsidRPr="00741FA6">
        <w:rPr>
          <w:color w:val="000000" w:themeColor="text1"/>
        </w:rPr>
        <w:t xml:space="preserve"> </w:t>
      </w:r>
    </w:p>
    <w:p w14:paraId="52ACE9AC" w14:textId="362A0F8D" w:rsidR="00951FAF" w:rsidRDefault="00190084" w:rsidP="00551D54">
      <w:pPr>
        <w:rPr>
          <w:ins w:id="0" w:author="Martin, Greta Katherine" w:date="2025-08-05T14:34:00Z" w16du:dateUtc="2025-08-05T18:34:00Z"/>
        </w:rPr>
      </w:pPr>
      <w:r w:rsidRPr="00741FA6">
        <w:rPr>
          <w:color w:val="000000" w:themeColor="text1"/>
        </w:rPr>
        <w:t>There are several key limitations to our study. We use one exposure-response function globally that is based on primarily European and North American populations.</w:t>
      </w:r>
      <w:r w:rsidR="00F80B47" w:rsidRPr="00741FA6">
        <w:rPr>
          <w:color w:val="000000" w:themeColor="text1"/>
        </w:rPr>
        <w:t xml:space="preserve"> </w:t>
      </w:r>
      <w:ins w:id="1" w:author="Martin, Greta Katherine" w:date="2025-08-05T17:48:00Z" w16du:dateUtc="2025-08-05T21:48:00Z">
        <w:r w:rsidR="0035526C">
          <w:t>G</w:t>
        </w:r>
      </w:ins>
      <w:moveToRangeStart w:id="2" w:author="Martin, Greta Katherine" w:date="2025-08-05T17:47:00Z" w:name="move205308491"/>
      <w:moveTo w:id="3" w:author="Martin, Greta Katherine" w:date="2025-08-05T17:47:00Z" w16du:dateUtc="2025-08-05T21:47:00Z">
        <w:del w:id="4" w:author="Martin, Greta Katherine" w:date="2025-08-05T17:48:00Z" w16du:dateUtc="2025-08-05T21:48:00Z">
          <w:r w:rsidR="0035526C" w:rsidDel="0035526C">
            <w:delText>Additionally, g</w:delText>
          </w:r>
        </w:del>
        <w:r w:rsidR="0035526C">
          <w:t xml:space="preserve">reenspace is relatively high in North American and European cities, meaning that fewer data points contribute to the exposure-response curve at lower NDVI levels. </w:t>
        </w:r>
      </w:moveTo>
      <w:moveToRangeEnd w:id="2"/>
      <w:r w:rsidRPr="00741FA6">
        <w:rPr>
          <w:color w:val="000000" w:themeColor="text1"/>
        </w:rPr>
        <w:t xml:space="preserve">The relationship between NDVI and all-cause mortality may be related to </w:t>
      </w:r>
      <w:del w:id="5" w:author="Martin, Greta Katherine" w:date="2025-08-05T17:49:00Z" w16du:dateUtc="2025-08-05T21:49:00Z">
        <w:r w:rsidRPr="00741FA6" w:rsidDel="0035526C">
          <w:rPr>
            <w:color w:val="000000" w:themeColor="text1"/>
          </w:rPr>
          <w:delText xml:space="preserve">many </w:delText>
        </w:r>
      </w:del>
      <w:ins w:id="6" w:author="Martin, Greta Katherine" w:date="2025-08-05T17:49:00Z" w16du:dateUtc="2025-08-05T21:49:00Z">
        <w:r w:rsidR="0035526C">
          <w:rPr>
            <w:color w:val="000000" w:themeColor="text1"/>
          </w:rPr>
          <w:t>current NDVI levels and other</w:t>
        </w:r>
        <w:r w:rsidR="0035526C" w:rsidRPr="00741FA6">
          <w:rPr>
            <w:color w:val="000000" w:themeColor="text1"/>
          </w:rPr>
          <w:t xml:space="preserve"> </w:t>
        </w:r>
      </w:ins>
      <w:r w:rsidRPr="00741FA6">
        <w:rPr>
          <w:color w:val="000000" w:themeColor="text1"/>
        </w:rPr>
        <w:t xml:space="preserve">factors that </w:t>
      </w:r>
      <w:del w:id="7" w:author="Martin, Greta Katherine" w:date="2025-08-05T17:50:00Z" w16du:dateUtc="2025-08-05T21:50:00Z">
        <w:r w:rsidRPr="00741FA6" w:rsidDel="0035526C">
          <w:rPr>
            <w:color w:val="000000" w:themeColor="text1"/>
          </w:rPr>
          <w:delText xml:space="preserve">also </w:delText>
        </w:r>
      </w:del>
      <w:r w:rsidRPr="00741FA6">
        <w:rPr>
          <w:color w:val="000000" w:themeColor="text1"/>
        </w:rPr>
        <w:t xml:space="preserve">vary by region. </w:t>
      </w:r>
      <w:r w:rsidR="00F80B47" w:rsidRPr="00741FA6">
        <w:rPr>
          <w:color w:val="000000" w:themeColor="text1"/>
        </w:rPr>
        <w:t xml:space="preserve">To address this, we chose a large-scale meta-analysis to be as generalizable as possible. While the current evidence base linking greenspace and all-cause mortality does not support a city-specific approach, there are many city-level factors that </w:t>
      </w:r>
      <w:r w:rsidR="006B0C9A">
        <w:rPr>
          <w:color w:val="000000" w:themeColor="text1"/>
        </w:rPr>
        <w:t>c</w:t>
      </w:r>
      <w:r w:rsidR="00F80B47" w:rsidRPr="00741FA6">
        <w:rPr>
          <w:color w:val="000000" w:themeColor="text1"/>
        </w:rPr>
        <w:t>ould theoretically influence the relationship</w:t>
      </w:r>
      <w:del w:id="8" w:author="Martin, Greta Katherine" w:date="2025-08-05T14:44:00Z" w16du:dateUtc="2025-08-05T18:44:00Z">
        <w:r w:rsidR="00F80B47" w:rsidRPr="00741FA6" w:rsidDel="00845FF9">
          <w:rPr>
            <w:color w:val="000000" w:themeColor="text1"/>
          </w:rPr>
          <w:delText xml:space="preserve">   </w:delText>
        </w:r>
      </w:del>
      <w:r w:rsidR="00F80B47" w:rsidRPr="00741FA6">
        <w:rPr>
          <w:color w:val="000000" w:themeColor="text1"/>
        </w:rPr>
        <w:t xml:space="preserve"> between greenspace and mortality</w:t>
      </w:r>
      <w:ins w:id="9" w:author="Martin, Greta Katherine" w:date="2025-08-05T14:45:00Z" w16du:dateUtc="2025-08-05T18:45:00Z">
        <w:r w:rsidR="00845FF9">
          <w:rPr>
            <w:color w:val="000000" w:themeColor="text1"/>
          </w:rPr>
          <w:t xml:space="preserve">. </w:t>
        </w:r>
        <w:r w:rsidR="00845FF9">
          <w:rPr>
            <w:color w:val="000000" w:themeColor="text1"/>
          </w:rPr>
          <w:t xml:space="preserve">A </w:t>
        </w:r>
        <w:r w:rsidR="00845FF9" w:rsidRPr="00133807">
          <w:rPr>
            <w:color w:val="000000"/>
          </w:rPr>
          <w:t xml:space="preserve">few studies have tested </w:t>
        </w:r>
        <w:r w:rsidR="00845FF9">
          <w:rPr>
            <w:color w:val="000000"/>
          </w:rPr>
          <w:t>the</w:t>
        </w:r>
        <w:r w:rsidR="00845FF9" w:rsidRPr="00133807">
          <w:rPr>
            <w:color w:val="000000"/>
          </w:rPr>
          <w:t xml:space="preserve"> causal pathways </w:t>
        </w:r>
        <w:r w:rsidR="00845FF9">
          <w:rPr>
            <w:color w:val="000000"/>
          </w:rPr>
          <w:t xml:space="preserve">linking urban greenspace to reduced mortality </w:t>
        </w:r>
        <w:r w:rsidR="00845FF9" w:rsidRPr="00133807">
          <w:rPr>
            <w:color w:val="000000"/>
          </w:rPr>
          <w:t xml:space="preserve">and found evidence that greenspace is associated with health through better air quality, increased physical activity, and reduced stress </w:t>
        </w:r>
        <w:r w:rsidR="00845FF9" w:rsidRPr="00133807">
          <w:rPr>
            <w:color w:val="000000"/>
          </w:rPr>
          <w:fldChar w:fldCharType="begin"/>
        </w:r>
        <w:r w:rsidR="00845FF9">
          <w:rPr>
            <w:color w:val="000000"/>
          </w:rPr>
          <w:instrText xml:space="preserve"> ADDIN ZOTERO_ITEM CSL_CITATION {"citationID":"SQCiSsQF","properties":{"formattedCitation":"(Zhang et al., 2021)","plainCitation":"(Zhang et al., 2021)","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845FF9" w:rsidRPr="00133807">
          <w:rPr>
            <w:color w:val="000000"/>
          </w:rPr>
          <w:fldChar w:fldCharType="separate"/>
        </w:r>
        <w:r w:rsidR="00845FF9">
          <w:rPr>
            <w:noProof/>
            <w:color w:val="000000"/>
          </w:rPr>
          <w:t>(Zhang et al., 2021)</w:t>
        </w:r>
        <w:r w:rsidR="00845FF9" w:rsidRPr="00133807">
          <w:rPr>
            <w:color w:val="000000"/>
          </w:rPr>
          <w:fldChar w:fldCharType="end"/>
        </w:r>
        <w:r w:rsidR="00845FF9">
          <w:rPr>
            <w:color w:val="000000"/>
          </w:rPr>
          <w:t>.</w:t>
        </w:r>
      </w:ins>
      <w:r w:rsidR="00F80B47" w:rsidRPr="00741FA6">
        <w:rPr>
          <w:color w:val="000000" w:themeColor="text1"/>
        </w:rPr>
        <w:t xml:space="preserve"> </w:t>
      </w:r>
      <w:del w:id="10" w:author="Martin, Greta Katherine" w:date="2025-08-05T14:45:00Z" w16du:dateUtc="2025-08-05T18:45:00Z">
        <w:r w:rsidR="00F80B47" w:rsidRPr="00741FA6" w:rsidDel="00845FF9">
          <w:rPr>
            <w:color w:val="000000" w:themeColor="text1"/>
          </w:rPr>
          <w:delText>such as</w:delText>
        </w:r>
      </w:del>
      <w:r w:rsidR="00F80B47" w:rsidRPr="00741FA6">
        <w:rPr>
          <w:color w:val="000000" w:themeColor="text1"/>
        </w:rPr>
        <w:t xml:space="preserve"> </w:t>
      </w:r>
      <w:ins w:id="11" w:author="Martin, Greta Katherine" w:date="2025-08-05T14:46:00Z" w16du:dateUtc="2025-08-05T18:46:00Z">
        <w:r w:rsidR="00845FF9">
          <w:rPr>
            <w:color w:val="000000" w:themeColor="text1"/>
          </w:rPr>
          <w:t xml:space="preserve">City </w:t>
        </w:r>
      </w:ins>
      <w:del w:id="12" w:author="Martin, Greta Katherine" w:date="2025-08-05T14:45:00Z" w16du:dateUtc="2025-08-05T18:45:00Z">
        <w:r w:rsidR="00F80B47" w:rsidRPr="00741FA6" w:rsidDel="00845FF9">
          <w:rPr>
            <w:color w:val="000000" w:themeColor="text1"/>
          </w:rPr>
          <w:delText>c</w:delText>
        </w:r>
        <w:r w:rsidRPr="00741FA6" w:rsidDel="00845FF9">
          <w:rPr>
            <w:color w:val="000000" w:themeColor="text1"/>
          </w:rPr>
          <w:delText xml:space="preserve">ity </w:delText>
        </w:r>
      </w:del>
      <w:r w:rsidRPr="00741FA6">
        <w:rPr>
          <w:color w:val="000000" w:themeColor="text1"/>
        </w:rPr>
        <w:t xml:space="preserve">walkability (safety, pedestrian infrastructure, traffic, etc.), time spent </w:t>
      </w:r>
      <w:del w:id="13" w:author="Martin, Greta Katherine" w:date="2025-08-05T14:46:00Z" w16du:dateUtc="2025-08-05T18:46:00Z">
        <w:r w:rsidRPr="00741FA6" w:rsidDel="00845FF9">
          <w:rPr>
            <w:color w:val="000000" w:themeColor="text1"/>
          </w:rPr>
          <w:delText xml:space="preserve">at </w:delText>
        </w:r>
      </w:del>
      <w:ins w:id="14" w:author="Martin, Greta Katherine" w:date="2025-08-05T14:46:00Z" w16du:dateUtc="2025-08-05T18:46:00Z">
        <w:r w:rsidR="00845FF9">
          <w:rPr>
            <w:color w:val="000000" w:themeColor="text1"/>
          </w:rPr>
          <w:t>near</w:t>
        </w:r>
        <w:r w:rsidR="00845FF9" w:rsidRPr="00741FA6">
          <w:rPr>
            <w:color w:val="000000" w:themeColor="text1"/>
          </w:rPr>
          <w:t xml:space="preserve"> </w:t>
        </w:r>
      </w:ins>
      <w:r w:rsidRPr="00741FA6">
        <w:rPr>
          <w:color w:val="000000" w:themeColor="text1"/>
        </w:rPr>
        <w:t xml:space="preserve">home where we have measured their exposure (employment type, leisure time, etc.), and </w:t>
      </w:r>
      <w:del w:id="15" w:author="Martin, Greta Katherine" w:date="2025-08-05T14:47:00Z" w16du:dateUtc="2025-08-05T18:47:00Z">
        <w:r w:rsidRPr="00741FA6" w:rsidDel="00845FF9">
          <w:rPr>
            <w:color w:val="000000" w:themeColor="text1"/>
          </w:rPr>
          <w:delText xml:space="preserve">other </w:delText>
        </w:r>
      </w:del>
      <w:ins w:id="16" w:author="Martin, Greta Katherine" w:date="2025-08-05T14:47:00Z" w16du:dateUtc="2025-08-05T18:47:00Z">
        <w:r w:rsidR="00845FF9">
          <w:rPr>
            <w:color w:val="000000" w:themeColor="text1"/>
          </w:rPr>
          <w:t>baseline</w:t>
        </w:r>
        <w:r w:rsidR="00845FF9" w:rsidRPr="00741FA6">
          <w:rPr>
            <w:color w:val="000000" w:themeColor="text1"/>
          </w:rPr>
          <w:t xml:space="preserve"> </w:t>
        </w:r>
      </w:ins>
      <w:r w:rsidRPr="00741FA6">
        <w:rPr>
          <w:color w:val="000000" w:themeColor="text1"/>
        </w:rPr>
        <w:t xml:space="preserve">environmental hazards (heat, air pollution, noise, </w:t>
      </w:r>
      <w:proofErr w:type="spellStart"/>
      <w:r w:rsidRPr="00741FA6">
        <w:rPr>
          <w:color w:val="000000" w:themeColor="text1"/>
        </w:rPr>
        <w:t>etc</w:t>
      </w:r>
      <w:proofErr w:type="spellEnd"/>
      <w:r w:rsidR="00F80B47" w:rsidRPr="00741FA6">
        <w:rPr>
          <w:color w:val="000000" w:themeColor="text1"/>
        </w:rPr>
        <w:t>)</w:t>
      </w:r>
      <w:ins w:id="17" w:author="Martin, Greta Katherine" w:date="2025-08-05T14:46:00Z" w16du:dateUtc="2025-08-05T18:46:00Z">
        <w:r w:rsidR="00845FF9">
          <w:rPr>
            <w:color w:val="000000" w:themeColor="text1"/>
          </w:rPr>
          <w:t xml:space="preserve"> may </w:t>
        </w:r>
      </w:ins>
      <w:ins w:id="18" w:author="Martin, Greta Katherine" w:date="2025-08-05T14:47:00Z" w16du:dateUtc="2025-08-05T18:47:00Z">
        <w:r w:rsidR="00845FF9">
          <w:rPr>
            <w:color w:val="000000" w:themeColor="text1"/>
          </w:rPr>
          <w:t>impact the strength of the greenspace-health relationship across different cities</w:t>
        </w:r>
      </w:ins>
      <w:ins w:id="19" w:author="Martin, Greta Katherine" w:date="2025-08-05T14:48:00Z" w16du:dateUtc="2025-08-05T18:48:00Z">
        <w:r w:rsidR="00845FF9">
          <w:rPr>
            <w:color w:val="000000" w:themeColor="text1"/>
          </w:rPr>
          <w:t xml:space="preserve"> in addition to </w:t>
        </w:r>
      </w:ins>
      <w:del w:id="20" w:author="Martin, Greta Katherine" w:date="2025-08-05T14:48:00Z" w16du:dateUtc="2025-08-05T18:48:00Z">
        <w:r w:rsidRPr="00741FA6" w:rsidDel="00845FF9">
          <w:rPr>
            <w:color w:val="000000" w:themeColor="text1"/>
          </w:rPr>
          <w:delText>.</w:delText>
        </w:r>
      </w:del>
      <w:ins w:id="21" w:author="Martin, Greta Katherine" w:date="2025-08-05T14:48:00Z" w16du:dateUtc="2025-08-05T18:48:00Z">
        <w:r w:rsidR="00845FF9">
          <w:rPr>
            <w:color w:val="000000" w:themeColor="text1"/>
          </w:rPr>
          <w:t>i</w:t>
        </w:r>
      </w:ins>
      <w:del w:id="22" w:author="Martin, Greta Katherine" w:date="2025-08-05T14:48:00Z" w16du:dateUtc="2025-08-05T18:48:00Z">
        <w:r w:rsidRPr="00741FA6" w:rsidDel="00845FF9">
          <w:rPr>
            <w:color w:val="000000" w:themeColor="text1"/>
          </w:rPr>
          <w:delText xml:space="preserve"> I</w:delText>
        </w:r>
      </w:del>
      <w:r w:rsidRPr="00741FA6">
        <w:rPr>
          <w:color w:val="000000" w:themeColor="text1"/>
        </w:rPr>
        <w:t>ndividual factors like age, socioeconomic status, and gender</w:t>
      </w:r>
      <w:del w:id="23" w:author="Martin, Greta Katherine" w:date="2025-08-05T14:48:00Z" w16du:dateUtc="2025-08-05T18:48:00Z">
        <w:r w:rsidRPr="00741FA6" w:rsidDel="00845FF9">
          <w:rPr>
            <w:color w:val="000000" w:themeColor="text1"/>
          </w:rPr>
          <w:delText xml:space="preserve"> might impact the health benefits of greenspace</w:delText>
        </w:r>
      </w:del>
      <w:r w:rsidRPr="00741FA6">
        <w:rPr>
          <w:color w:val="000000" w:themeColor="text1"/>
        </w:rPr>
        <w:t xml:space="preserve">. While the meta-analysis </w:t>
      </w:r>
      <w:r>
        <w:t>we used controls for many of these city and individual factors, the populations included might not be generalizable globally.</w:t>
      </w:r>
      <w:ins w:id="24" w:author="Martin, Greta Katherine" w:date="2025-08-05T17:45:00Z" w16du:dateUtc="2025-08-05T21:45:00Z">
        <w:r w:rsidR="0035526C">
          <w:t xml:space="preserve"> </w:t>
        </w:r>
      </w:ins>
      <w:ins w:id="25" w:author="Martin, Greta Katherine" w:date="2025-08-05T17:46:00Z" w16du:dateUtc="2025-08-05T21:46:00Z">
        <w:r w:rsidR="0035526C">
          <w:t xml:space="preserve">The uncertainty of our estimates is larger </w:t>
        </w:r>
      </w:ins>
      <w:ins w:id="26" w:author="Martin, Greta Katherine" w:date="2025-08-05T17:47:00Z" w16du:dateUtc="2025-08-05T21:47:00Z">
        <w:r w:rsidR="0035526C">
          <w:t>for</w:t>
        </w:r>
      </w:ins>
      <w:ins w:id="27" w:author="Martin, Greta Katherine" w:date="2025-08-05T17:46:00Z" w16du:dateUtc="2025-08-05T21:46:00Z">
        <w:r w:rsidR="0035526C">
          <w:t xml:space="preserve"> cities </w:t>
        </w:r>
      </w:ins>
      <w:ins w:id="28" w:author="Martin, Greta Katherine" w:date="2025-08-05T17:53:00Z" w16du:dateUtc="2025-08-05T21:53:00Z">
        <w:r w:rsidR="0035526C">
          <w:t xml:space="preserve">in regions and climate zones </w:t>
        </w:r>
      </w:ins>
      <w:ins w:id="29" w:author="Martin, Greta Katherine" w:date="2025-08-05T17:46:00Z" w16du:dateUtc="2025-08-05T21:46:00Z">
        <w:r w:rsidR="0035526C">
          <w:t>no</w:t>
        </w:r>
      </w:ins>
      <w:ins w:id="30" w:author="Martin, Greta Katherine" w:date="2025-08-05T17:47:00Z" w16du:dateUtc="2025-08-05T21:47:00Z">
        <w:r w:rsidR="0035526C">
          <w:t>t</w:t>
        </w:r>
      </w:ins>
      <w:ins w:id="31" w:author="Martin, Greta Katherine" w:date="2025-08-05T17:46:00Z" w16du:dateUtc="2025-08-05T21:46:00Z">
        <w:r w:rsidR="0035526C">
          <w:t xml:space="preserve"> represented </w:t>
        </w:r>
      </w:ins>
      <w:ins w:id="32" w:author="Martin, Greta Katherine" w:date="2025-08-05T17:53:00Z" w16du:dateUtc="2025-08-05T21:53:00Z">
        <w:r w:rsidR="0035526C">
          <w:t>by</w:t>
        </w:r>
      </w:ins>
      <w:ins w:id="33" w:author="Martin, Greta Katherine" w:date="2025-08-05T17:46:00Z" w16du:dateUtc="2025-08-05T21:46:00Z">
        <w:r w:rsidR="0035526C">
          <w:t xml:space="preserve"> </w:t>
        </w:r>
      </w:ins>
      <w:ins w:id="34" w:author="Martin, Greta Katherine" w:date="2025-08-05T17:47:00Z" w16du:dateUtc="2025-08-05T21:47:00Z">
        <w:r w:rsidR="0035526C">
          <w:t>the meta-analysis.</w:t>
        </w:r>
      </w:ins>
      <w:r w:rsidR="00B050E8">
        <w:t xml:space="preserve"> </w:t>
      </w:r>
    </w:p>
    <w:p w14:paraId="04CDA42C" w14:textId="77777777" w:rsidR="00951FAF" w:rsidRDefault="00951FAF" w:rsidP="00551D54">
      <w:pPr>
        <w:rPr>
          <w:ins w:id="35" w:author="Martin, Greta Katherine" w:date="2025-08-05T14:34:00Z" w16du:dateUtc="2025-08-05T18:34:00Z"/>
        </w:rPr>
      </w:pPr>
    </w:p>
    <w:p w14:paraId="28D46362" w14:textId="2870F0E5" w:rsidR="00B050E8" w:rsidRDefault="00190084" w:rsidP="00551D54">
      <w:moveFromRangeStart w:id="36" w:author="Martin, Greta Katherine" w:date="2025-08-05T17:47:00Z" w:name="move205308491"/>
      <w:moveFrom w:id="37" w:author="Martin, Greta Katherine" w:date="2025-08-05T17:47:00Z" w16du:dateUtc="2025-08-05T21:47:00Z">
        <w:r w:rsidDel="0035526C">
          <w:t xml:space="preserve">Additionally, greenspace is relatively high in North American and European cities, meaning that </w:t>
        </w:r>
        <w:r w:rsidR="007E1EF7" w:rsidDel="0035526C">
          <w:t>fewer data points contribute</w:t>
        </w:r>
        <w:r w:rsidDel="0035526C">
          <w:t xml:space="preserve"> to the exposure-response curve at lower </w:t>
        </w:r>
        <w:r w:rsidR="007E1EF7" w:rsidDel="0035526C">
          <w:t xml:space="preserve">NDVI </w:t>
        </w:r>
        <w:r w:rsidDel="0035526C">
          <w:t xml:space="preserve">levels. </w:t>
        </w:r>
      </w:moveFrom>
      <w:moveFromRangeEnd w:id="36"/>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If the changes in NDVI across the two time periods do not reflect true trends but rather temporary increases or decreases, our results will not be applicable to future heath projections.</w:t>
      </w:r>
      <w:ins w:id="38" w:author="Martin, Greta Katherine" w:date="2025-08-05T14:35:00Z" w16du:dateUtc="2025-08-05T18:35:00Z">
        <w:r w:rsidR="00951FAF">
          <w:t xml:space="preserve"> </w:t>
        </w:r>
      </w:ins>
      <w:ins w:id="39" w:author="Martin, Greta Katherine" w:date="2025-08-05T14:38:00Z" w16du:dateUtc="2025-08-05T18:38:00Z">
        <w:r w:rsidR="00951FAF">
          <w:t>Moreover, t</w:t>
        </w:r>
      </w:ins>
      <w:ins w:id="40" w:author="Martin, Greta Katherine" w:date="2025-08-05T14:36:00Z" w16du:dateUtc="2025-08-05T18:36:00Z">
        <w:r w:rsidR="00951FAF">
          <w:t xml:space="preserve">he studies included in the meta-analysis compare NDVI across </w:t>
        </w:r>
      </w:ins>
      <w:ins w:id="41" w:author="Martin, Greta Katherine" w:date="2025-08-05T14:37:00Z" w16du:dateUtc="2025-08-05T18:37:00Z">
        <w:r w:rsidR="00951FAF">
          <w:t xml:space="preserve">locations. Our study assumes that the mortality relationships found </w:t>
        </w:r>
      </w:ins>
      <w:ins w:id="42" w:author="Martin, Greta Katherine" w:date="2025-08-05T14:38:00Z" w16du:dateUtc="2025-08-05T18:38:00Z">
        <w:r w:rsidR="00C428C8">
          <w:t xml:space="preserve">when </w:t>
        </w:r>
      </w:ins>
      <w:ins w:id="43" w:author="Martin, Greta Katherine" w:date="2025-08-05T14:37:00Z" w16du:dateUtc="2025-08-05T18:37:00Z">
        <w:r w:rsidR="00951FAF">
          <w:t xml:space="preserve">comparing spatial differences in NDVI </w:t>
        </w:r>
      </w:ins>
      <w:ins w:id="44" w:author="Martin, Greta Katherine" w:date="2025-08-05T14:39:00Z" w16du:dateUtc="2025-08-05T18:39:00Z">
        <w:r w:rsidR="000B7149">
          <w:t>can be applied</w:t>
        </w:r>
        <w:r w:rsidR="00322DD1">
          <w:t xml:space="preserve"> </w:t>
        </w:r>
        <w:r w:rsidR="000B7149">
          <w:t>to</w:t>
        </w:r>
      </w:ins>
      <w:ins w:id="45" w:author="Martin, Greta Katherine" w:date="2025-08-05T14:37:00Z" w16du:dateUtc="2025-08-05T18:37:00Z">
        <w:r w:rsidR="00951FAF">
          <w:t xml:space="preserve"> tempor</w:t>
        </w:r>
      </w:ins>
      <w:ins w:id="46" w:author="Martin, Greta Katherine" w:date="2025-08-05T14:38:00Z" w16du:dateUtc="2025-08-05T18:38:00Z">
        <w:r w:rsidR="00951FAF">
          <w:t xml:space="preserve">al </w:t>
        </w:r>
      </w:ins>
      <w:ins w:id="47" w:author="Martin, Greta Katherine" w:date="2025-08-05T14:39:00Z" w16du:dateUtc="2025-08-05T18:39:00Z">
        <w:r w:rsidR="00322DD1">
          <w:t>differences</w:t>
        </w:r>
      </w:ins>
      <w:ins w:id="48" w:author="Martin, Greta Katherine" w:date="2025-08-05T14:38:00Z" w16du:dateUtc="2025-08-05T18:38:00Z">
        <w:r w:rsidR="00951FAF">
          <w:t xml:space="preserve">. </w:t>
        </w:r>
      </w:ins>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 xml:space="preserve">Finally, we used baseline </w:t>
      </w:r>
      <w:r w:rsidR="00457E7E">
        <w:lastRenderedPageBreak/>
        <w:t>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7BFEA973"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7</w:t>
      </w:r>
      <w:r w:rsidR="00DC38FF">
        <w:t>, S8</w:t>
      </w:r>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20BA4669"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9E1DB8">
        <w:t xml:space="preserve">mean </w:t>
      </w:r>
      <w:r w:rsidR="002E0822">
        <w:t xml:space="preserve">of </w:t>
      </w:r>
      <w:r w:rsidR="009E1DB8" w:rsidRPr="00BB6EFB">
        <w:t xml:space="preserve">0.19 </w:t>
      </w:r>
      <w:r w:rsidR="009E1DB8">
        <w:t>(95% CI: 0.15, 0.25)</w:t>
      </w:r>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b/>
          <w:bCs/>
        </w:rPr>
      </w:pPr>
    </w:p>
    <w:p w14:paraId="7674D68C" w14:textId="77777777" w:rsidR="00D33D88" w:rsidRDefault="00D33D88" w:rsidP="00FA2EC9">
      <w:pPr>
        <w:rPr>
          <w:b/>
          <w:bCs/>
        </w:rPr>
      </w:pPr>
    </w:p>
    <w:p w14:paraId="609FBD17" w14:textId="77777777" w:rsidR="00D33D88" w:rsidRDefault="00D33D88" w:rsidP="00FA2EC9">
      <w:pPr>
        <w:rPr>
          <w:b/>
          <w:bCs/>
        </w:rPr>
      </w:pPr>
    </w:p>
    <w:p w14:paraId="15B46A6E" w14:textId="77777777" w:rsidR="00D33D88" w:rsidRDefault="00D33D88" w:rsidP="00FA2EC9">
      <w:pPr>
        <w:rPr>
          <w:b/>
          <w:bCs/>
        </w:rPr>
      </w:pPr>
    </w:p>
    <w:p w14:paraId="202D25C9" w14:textId="77777777" w:rsidR="00D33D88" w:rsidRDefault="00D33D88" w:rsidP="00FA2EC9">
      <w:pPr>
        <w:rPr>
          <w:b/>
          <w:bCs/>
        </w:rPr>
      </w:pPr>
    </w:p>
    <w:p w14:paraId="319241FC" w14:textId="77777777" w:rsidR="00D33D88" w:rsidRDefault="00D33D88" w:rsidP="00FA2EC9">
      <w:pPr>
        <w:rPr>
          <w:b/>
          <w:bCs/>
        </w:rPr>
      </w:pPr>
    </w:p>
    <w:p w14:paraId="53786062" w14:textId="77777777" w:rsidR="00D33D88" w:rsidRDefault="00D33D88" w:rsidP="00FA2EC9">
      <w:pPr>
        <w:rPr>
          <w:b/>
          <w:bCs/>
        </w:rPr>
      </w:pPr>
    </w:p>
    <w:p w14:paraId="21C28E38" w14:textId="77777777" w:rsidR="00D33D88" w:rsidRDefault="00D33D88" w:rsidP="00FA2EC9">
      <w:pPr>
        <w:rPr>
          <w:b/>
          <w:bCs/>
        </w:rPr>
      </w:pPr>
    </w:p>
    <w:p w14:paraId="15D63AF3" w14:textId="77777777" w:rsidR="00D33D88" w:rsidRDefault="00D33D88" w:rsidP="00FA2EC9">
      <w:pPr>
        <w:rPr>
          <w:b/>
          <w:bCs/>
        </w:rPr>
      </w:pPr>
    </w:p>
    <w:p w14:paraId="24526340" w14:textId="77777777" w:rsidR="00D33D88" w:rsidRDefault="00D33D88" w:rsidP="00FA2EC9">
      <w:pPr>
        <w:rPr>
          <w:b/>
          <w:bCs/>
        </w:rPr>
      </w:pPr>
    </w:p>
    <w:p w14:paraId="031C8A14" w14:textId="77777777" w:rsidR="00D33D88" w:rsidRDefault="00D33D88" w:rsidP="00FA2EC9">
      <w:pPr>
        <w:rPr>
          <w:b/>
          <w:bCs/>
        </w:rPr>
      </w:pPr>
    </w:p>
    <w:p w14:paraId="67E57556" w14:textId="77777777" w:rsidR="00D33D88" w:rsidRDefault="00D33D88" w:rsidP="00FA2EC9">
      <w:pPr>
        <w:rPr>
          <w:b/>
          <w:bCs/>
        </w:rPr>
      </w:pPr>
    </w:p>
    <w:p w14:paraId="26936F04" w14:textId="77777777" w:rsidR="00D33D88" w:rsidRDefault="00D33D88" w:rsidP="00FA2EC9">
      <w:pPr>
        <w:rPr>
          <w:b/>
          <w:bCs/>
        </w:rPr>
      </w:pPr>
    </w:p>
    <w:p w14:paraId="22047A74" w14:textId="77777777" w:rsidR="00D33D88" w:rsidRDefault="00D33D88" w:rsidP="00FA2EC9">
      <w:pPr>
        <w:rPr>
          <w:b/>
          <w:bCs/>
        </w:rPr>
      </w:pPr>
    </w:p>
    <w:p w14:paraId="31F888DF" w14:textId="77777777" w:rsidR="00D33D88" w:rsidRDefault="00D33D88" w:rsidP="00FA2EC9">
      <w:pPr>
        <w:rPr>
          <w:b/>
          <w:bCs/>
        </w:rPr>
      </w:pPr>
    </w:p>
    <w:p w14:paraId="68384614" w14:textId="77777777" w:rsidR="00D33D88" w:rsidRDefault="00D33D88"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t>References</w:t>
      </w:r>
    </w:p>
    <w:p w14:paraId="2F307F49" w14:textId="77777777" w:rsidR="00B37854" w:rsidRPr="00E150CA" w:rsidRDefault="00B37854" w:rsidP="00FA2EC9">
      <w:pPr>
        <w:rPr>
          <w:b/>
          <w:bCs/>
        </w:rPr>
      </w:pPr>
    </w:p>
    <w:p w14:paraId="01053D3E" w14:textId="77777777" w:rsidR="00B17A5F" w:rsidRPr="00B17A5F" w:rsidRDefault="001E1F53" w:rsidP="00B17A5F">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085755" w14:textId="77777777" w:rsidR="008F2CD9" w:rsidRDefault="008F2CD9" w:rsidP="00C814B5">
      <w:r>
        <w:separator/>
      </w:r>
    </w:p>
  </w:endnote>
  <w:endnote w:type="continuationSeparator" w:id="0">
    <w:p w14:paraId="29D97E14" w14:textId="77777777" w:rsidR="008F2CD9" w:rsidRDefault="008F2CD9"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C8C5F7" w14:textId="77777777" w:rsidR="008F2CD9" w:rsidRDefault="008F2CD9" w:rsidP="00C814B5">
      <w:r>
        <w:separator/>
      </w:r>
    </w:p>
  </w:footnote>
  <w:footnote w:type="continuationSeparator" w:id="0">
    <w:p w14:paraId="1B101278" w14:textId="77777777" w:rsidR="008F2CD9" w:rsidRDefault="008F2CD9"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149"/>
    <w:rsid w:val="000B7BE0"/>
    <w:rsid w:val="000C081F"/>
    <w:rsid w:val="000C6255"/>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47F7"/>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2DD1"/>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26C"/>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378FC"/>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1FA6"/>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5FF9"/>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2CD9"/>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1FAF"/>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A6B9D"/>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1DB8"/>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8C8"/>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2502"/>
    <w:rsid w:val="00EC276D"/>
    <w:rsid w:val="00EC38D2"/>
    <w:rsid w:val="00EC455B"/>
    <w:rsid w:val="00EC4809"/>
    <w:rsid w:val="00EC6CB2"/>
    <w:rsid w:val="00EC78C9"/>
    <w:rsid w:val="00ED067B"/>
    <w:rsid w:val="00ED2483"/>
    <w:rsid w:val="00ED31F3"/>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3138</Words>
  <Characters>131888</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cp:revision>
  <cp:lastPrinted>2025-02-18T18:29:00Z</cp:lastPrinted>
  <dcterms:created xsi:type="dcterms:W3CDTF">2025-08-05T22:16:00Z</dcterms:created>
  <dcterms:modified xsi:type="dcterms:W3CDTF">2025-08-05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